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eastAsiaTheme="minorHAnsi"/>
          <w:color w:val="5B9BD5" w:themeColor="accent1"/>
        </w:rPr>
        <w:id w:val="-1586841518"/>
        <w:docPartObj>
          <w:docPartGallery w:val="Cover Pages"/>
          <w:docPartUnique/>
        </w:docPartObj>
      </w:sdtPr>
      <w:sdtEndPr>
        <w:rPr>
          <w:color w:val="auto"/>
        </w:rPr>
      </w:sdtEndPr>
      <w:sdtContent>
        <w:p w:rsidR="008D57DA" w:rsidRDefault="008D57DA" w:rsidP="001C174B">
          <w:pPr>
            <w:pStyle w:val="NoSpacing"/>
            <w:spacing w:before="1540" w:after="240"/>
            <w:rPr>
              <w:color w:val="5B9BD5" w:themeColor="accent1"/>
            </w:rPr>
          </w:pPr>
          <w:r>
            <w:rPr>
              <w:noProof/>
              <w:color w:val="5B9BD5" w:themeColor="accent1"/>
            </w:rPr>
            <w:drawing>
              <wp:inline distT="0" distB="0" distL="0" distR="0">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5B9BD5" w:themeColor="accent1"/>
              <w:sz w:val="72"/>
              <w:szCs w:val="72"/>
            </w:rPr>
            <w:alias w:val="Title"/>
            <w:tag w:val=""/>
            <w:id w:val="1735040861"/>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rsidR="008D57DA" w:rsidRDefault="009501F1">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5B9BD5" w:themeColor="accent1"/>
                  <w:sz w:val="80"/>
                  <w:szCs w:val="80"/>
                </w:rPr>
              </w:pPr>
              <w:r>
                <w:rPr>
                  <w:rFonts w:asciiTheme="majorHAnsi" w:eastAsiaTheme="majorEastAsia" w:hAnsiTheme="majorHAnsi" w:cstheme="majorBidi"/>
                  <w:caps/>
                  <w:color w:val="5B9BD5" w:themeColor="accent1"/>
                  <w:sz w:val="72"/>
                  <w:szCs w:val="72"/>
                </w:rPr>
                <w:t>MIN PROJECT: AUTO MEASURE SOIL MOISTURE CONTENT</w:t>
              </w:r>
            </w:p>
          </w:sdtContent>
        </w:sdt>
        <w:p w:rsidR="009501F1" w:rsidRDefault="00FF0632" w:rsidP="009501F1">
          <w:pPr>
            <w:pStyle w:val="NoSpacing"/>
            <w:jc w:val="center"/>
            <w:rPr>
              <w:color w:val="5B9BD5" w:themeColor="accent1"/>
              <w:sz w:val="28"/>
              <w:szCs w:val="28"/>
            </w:rPr>
          </w:pPr>
          <w:sdt>
            <w:sdtPr>
              <w:rPr>
                <w:color w:val="5B9BD5" w:themeColor="accent1"/>
                <w:sz w:val="28"/>
                <w:szCs w:val="28"/>
              </w:rPr>
              <w:alias w:val="Subtitle"/>
              <w:tag w:val=""/>
              <w:id w:val="328029620"/>
              <w:dataBinding w:prefixMappings="xmlns:ns0='http://purl.org/dc/elements/1.1/' xmlns:ns1='http://schemas.openxmlformats.org/package/2006/metadata/core-properties' " w:xpath="/ns1:coreProperties[1]/ns0:subject[1]" w:storeItemID="{6C3C8BC8-F283-45AE-878A-BAB7291924A1}"/>
              <w:text/>
            </w:sdtPr>
            <w:sdtContent>
              <w:r w:rsidR="009501F1">
                <w:rPr>
                  <w:color w:val="5B9BD5" w:themeColor="accent1"/>
                  <w:sz w:val="28"/>
                  <w:szCs w:val="28"/>
                </w:rPr>
                <w:t>IMPLEMENTED BY:</w:t>
              </w:r>
            </w:sdtContent>
          </w:sdt>
        </w:p>
        <w:p w:rsidR="009501F1" w:rsidRDefault="009501F1" w:rsidP="009501F1">
          <w:pPr>
            <w:pStyle w:val="NoSpacing"/>
            <w:jc w:val="center"/>
            <w:rPr>
              <w:color w:val="5B9BD5" w:themeColor="accent1"/>
              <w:sz w:val="28"/>
              <w:szCs w:val="28"/>
            </w:rPr>
          </w:pPr>
          <w:r>
            <w:rPr>
              <w:color w:val="5B9BD5" w:themeColor="accent1"/>
              <w:sz w:val="28"/>
              <w:szCs w:val="28"/>
            </w:rPr>
            <w:t>MUSHIMIYIMANA E</w:t>
          </w:r>
          <w:r w:rsidR="00FF0632" w:rsidRPr="00FF0632">
            <w:rPr>
              <w:noProof/>
              <w:color w:val="5B9BD5" w:themeColor="accent1"/>
            </w:rPr>
            <w:pict>
              <v:shapetype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5168;visibility:visible;mso-width-percent:1000;mso-top-percent:850;mso-position-horizontal:center;mso-position-horizontal-relative:margin;mso-position-vertical-relative:page;mso-width-percent:100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sdt>
                      <w:sdtPr>
                        <w:rPr>
                          <w:caps/>
                          <w:color w:val="5B9BD5"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2-04-17T00:00:00Z">
                          <w:dateFormat w:val="MMMM d, yyyy"/>
                          <w:lid w:val="en-US"/>
                          <w:storeMappedDataAs w:val="dateTime"/>
                          <w:calendar w:val="gregorian"/>
                        </w:date>
                      </w:sdtPr>
                      <w:sdtContent>
                        <w:p w:rsidR="008D57DA" w:rsidRDefault="00FE2683">
                          <w:pPr>
                            <w:pStyle w:val="NoSpacing"/>
                            <w:spacing w:after="40"/>
                            <w:jc w:val="center"/>
                            <w:rPr>
                              <w:caps/>
                              <w:color w:val="5B9BD5" w:themeColor="accent1"/>
                              <w:sz w:val="28"/>
                              <w:szCs w:val="28"/>
                            </w:rPr>
                          </w:pPr>
                          <w:r>
                            <w:rPr>
                              <w:caps/>
                              <w:color w:val="5B9BD5" w:themeColor="accent1"/>
                              <w:sz w:val="28"/>
                              <w:szCs w:val="28"/>
                            </w:rPr>
                            <w:t>April 17, 2022</w:t>
                          </w:r>
                        </w:p>
                      </w:sdtContent>
                    </w:sdt>
                    <w:p w:rsidR="008D57DA" w:rsidRDefault="00FF0632">
                      <w:pPr>
                        <w:pStyle w:val="NoSpacing"/>
                        <w:jc w:val="center"/>
                        <w:rPr>
                          <w:color w:val="5B9BD5" w:themeColor="accent1"/>
                        </w:rPr>
                      </w:pPr>
                      <w:sdt>
                        <w:sdtPr>
                          <w:rPr>
                            <w:caps/>
                            <w:color w:val="5B9BD5" w:themeColor="accent1"/>
                          </w:rPr>
                          <w:alias w:val="Company"/>
                          <w:tag w:val=""/>
                          <w:id w:val="1390145197"/>
                          <w:showingPlcHdr/>
                          <w:dataBinding w:prefixMappings="xmlns:ns0='http://schemas.openxmlformats.org/officeDocument/2006/extended-properties' " w:xpath="/ns0:Properties[1]/ns0:Company[1]" w:storeItemID="{6668398D-A668-4E3E-A5EB-62B293D839F1}"/>
                          <w:text/>
                        </w:sdtPr>
                        <w:sdtContent>
                          <w:r w:rsidR="00401A72">
                            <w:rPr>
                              <w:caps/>
                              <w:color w:val="5B9BD5" w:themeColor="accent1"/>
                            </w:rPr>
                            <w:t xml:space="preserve">     </w:t>
                          </w:r>
                        </w:sdtContent>
                      </w:sdt>
                    </w:p>
                    <w:p w:rsidR="008D57DA" w:rsidRDefault="00FF0632">
                      <w:pPr>
                        <w:pStyle w:val="NoSpacing"/>
                        <w:jc w:val="center"/>
                        <w:rPr>
                          <w:color w:val="5B9BD5" w:themeColor="accent1"/>
                        </w:rPr>
                      </w:pPr>
                      <w:sdt>
                        <w:sdtPr>
                          <w:rPr>
                            <w:color w:val="5B9BD5"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FE2683">
                            <w:rPr>
                              <w:color w:val="5B9BD5" w:themeColor="accent1"/>
                            </w:rPr>
                            <w:t>emmanuelmushg@gmail.com</w:t>
                          </w:r>
                        </w:sdtContent>
                      </w:sdt>
                    </w:p>
                  </w:txbxContent>
                </v:textbox>
                <w10:wrap anchorx="margin" anchory="page"/>
              </v:shape>
            </w:pict>
          </w:r>
          <w:r>
            <w:rPr>
              <w:color w:val="5B9BD5" w:themeColor="accent1"/>
              <w:sz w:val="28"/>
              <w:szCs w:val="28"/>
            </w:rPr>
            <w:t>mmanuel</w:t>
          </w:r>
        </w:p>
        <w:p w:rsidR="009501F1" w:rsidRDefault="009501F1" w:rsidP="009501F1">
          <w:pPr>
            <w:pStyle w:val="NoSpacing"/>
            <w:jc w:val="center"/>
            <w:rPr>
              <w:color w:val="5B9BD5" w:themeColor="accent1"/>
              <w:sz w:val="28"/>
              <w:szCs w:val="28"/>
            </w:rPr>
          </w:pPr>
          <w:r>
            <w:rPr>
              <w:color w:val="5B9BD5" w:themeColor="accent1"/>
              <w:sz w:val="28"/>
              <w:szCs w:val="28"/>
            </w:rPr>
            <w:t>UWERA Secondine</w:t>
          </w:r>
        </w:p>
        <w:p w:rsidR="009501F1" w:rsidRDefault="009501F1" w:rsidP="009501F1">
          <w:pPr>
            <w:pStyle w:val="NoSpacing"/>
            <w:jc w:val="center"/>
            <w:rPr>
              <w:color w:val="5B9BD5" w:themeColor="accent1"/>
              <w:sz w:val="28"/>
              <w:szCs w:val="28"/>
            </w:rPr>
          </w:pPr>
          <w:r>
            <w:rPr>
              <w:color w:val="5B9BD5" w:themeColor="accent1"/>
              <w:sz w:val="28"/>
              <w:szCs w:val="28"/>
            </w:rPr>
            <w:t>From IPRC MUSANZE</w:t>
          </w:r>
        </w:p>
        <w:p w:rsidR="008D57DA" w:rsidRPr="009501F1" w:rsidRDefault="009501F1" w:rsidP="009501F1">
          <w:pPr>
            <w:pStyle w:val="NoSpacing"/>
            <w:rPr>
              <w:color w:val="5B9BD5" w:themeColor="accent1"/>
              <w:sz w:val="28"/>
              <w:szCs w:val="28"/>
            </w:rPr>
          </w:pPr>
          <w:r>
            <w:rPr>
              <w:color w:val="5B9BD5" w:themeColor="accent1"/>
              <w:sz w:val="28"/>
              <w:szCs w:val="28"/>
            </w:rPr>
            <w:t>ELECTRICAL AND ELECTRONICS ENGNEERING DEPERTMENT</w:t>
          </w:r>
          <w:r w:rsidR="008D57DA">
            <w:rPr>
              <w:noProof/>
              <w:color w:val="5B9BD5" w:themeColor="accent1"/>
            </w:rPr>
            <w:drawing>
              <wp:inline distT="0" distB="0" distL="0" distR="0">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758952" cy="478932"/>
                        </a:xfrm>
                        <a:prstGeom prst="rect">
                          <a:avLst/>
                        </a:prstGeom>
                      </pic:spPr>
                    </pic:pic>
                  </a:graphicData>
                </a:graphic>
              </wp:inline>
            </w:drawing>
          </w:r>
        </w:p>
        <w:p w:rsidR="009501F1" w:rsidRDefault="009501F1">
          <w:r>
            <w:t xml:space="preserve">YEAR THREE </w:t>
          </w:r>
        </w:p>
        <w:p w:rsidR="008D57DA" w:rsidRPr="009501F1" w:rsidRDefault="009501F1">
          <w:r>
            <w:t>2021/2022</w:t>
          </w:r>
          <w:r w:rsidR="008D57DA">
            <w:br w:type="page"/>
          </w:r>
        </w:p>
      </w:sdtContent>
    </w:sdt>
    <w:p w:rsidR="00F93C2C" w:rsidRDefault="00F93C2C" w:rsidP="00F93C2C">
      <w:r>
        <w:lastRenderedPageBreak/>
        <w:t>We are in digital and smart world where everything is done in simplifiedway this is result of good education improvement.</w:t>
      </w:r>
    </w:p>
    <w:p w:rsidR="00F93C2C" w:rsidRDefault="00F93C2C" w:rsidP="00F93C2C">
      <w:r>
        <w:t>This digital technology is shared in different field of life even in agriculture</w:t>
      </w:r>
    </w:p>
    <w:p w:rsidR="00F93C2C" w:rsidRDefault="00F93C2C" w:rsidP="00F93C2C">
      <w:r>
        <w:t xml:space="preserve">That why as engineering student we bring simple technology which will helps people to know condition of their soil by knowing </w:t>
      </w:r>
      <w:r w:rsidR="000A40F0">
        <w:t>the quantity of water containing in it</w:t>
      </w:r>
    </w:p>
    <w:p w:rsidR="000A40F0" w:rsidRDefault="000A40F0" w:rsidP="00F93C2C">
      <w:r>
        <w:t>The further detail about this is in next pages.</w:t>
      </w:r>
    </w:p>
    <w:p w:rsidR="000A40F0" w:rsidRDefault="000A40F0" w:rsidP="000A40F0">
      <w:pPr>
        <w:pStyle w:val="Heading1"/>
        <w:numPr>
          <w:ilvl w:val="1"/>
          <w:numId w:val="1"/>
        </w:numPr>
      </w:pPr>
      <w:r>
        <w:t>Abstract</w:t>
      </w:r>
    </w:p>
    <w:p w:rsidR="000A40F0" w:rsidRDefault="000A40F0" w:rsidP="000A40F0">
      <w:r>
        <w:t>This is simple project which will helps people to know moisture content of their soil (i.</w:t>
      </w:r>
      <w:r w:rsidR="000C1241">
        <w:t>e</w:t>
      </w:r>
      <w:r>
        <w:t>the level of water contained in their soil).</w:t>
      </w:r>
    </w:p>
    <w:p w:rsidR="000A40F0" w:rsidRDefault="000A40F0" w:rsidP="000A40F0">
      <w:r>
        <w:t>Here we use electronics devices which are able to communicate with person to tell the soil condition</w:t>
      </w:r>
    </w:p>
    <w:p w:rsidR="000A40F0" w:rsidRDefault="000A40F0" w:rsidP="000A40F0">
      <w:r>
        <w:t>FC-28 soil moist</w:t>
      </w:r>
      <w:r w:rsidR="0025792E">
        <w:t>ure sensor is device which plugged into the soil to measure the level of water in the soil</w:t>
      </w:r>
    </w:p>
    <w:p w:rsidR="0025792E" w:rsidRDefault="0025792E" w:rsidP="000A40F0">
      <w:r>
        <w:t xml:space="preserve">Then it send data to the Arduino board to be analyzed according to instruction given by person </w:t>
      </w:r>
    </w:p>
    <w:p w:rsidR="000C1241" w:rsidRDefault="000C1241" w:rsidP="000A40F0">
      <w:r>
        <w:t>Then after knowing soil condition the extra tools can be commanded by Arduino signal</w:t>
      </w:r>
    </w:p>
    <w:p w:rsidR="000C1241" w:rsidRDefault="000C1241" w:rsidP="000A40F0">
      <w:r>
        <w:t>To pour water in that soil if it</w:t>
      </w:r>
      <w:r w:rsidR="00727503">
        <w:t>s water level is low</w:t>
      </w:r>
      <w:r>
        <w:t xml:space="preserve"> or stop pouring water if soil is </w:t>
      </w:r>
      <w:r w:rsidR="00727503">
        <w:t>getting enough water</w:t>
      </w:r>
    </w:p>
    <w:p w:rsidR="000C1241" w:rsidRDefault="000C1241" w:rsidP="000A40F0">
      <w:r>
        <w:t>But here we used buzzer to inform that the level of water in soil is less</w:t>
      </w:r>
    </w:p>
    <w:p w:rsidR="000C1241" w:rsidRDefault="000C1241" w:rsidP="000A40F0">
      <w:r>
        <w:t>And we used liquid crystal display to show readings of soil condition</w:t>
      </w:r>
    </w:p>
    <w:p w:rsidR="000C1241" w:rsidRDefault="000C1241" w:rsidP="000A40F0">
      <w:r>
        <w:t>The extra tools spoken can be like water pump, pipes in order to make automatic irrigation</w:t>
      </w:r>
      <w:r w:rsidR="000E3769">
        <w:t xml:space="preserve"> such as in garden, crops farming etc</w:t>
      </w:r>
    </w:p>
    <w:p w:rsidR="000E3769" w:rsidRDefault="000E3769" w:rsidP="000A40F0">
      <w:r>
        <w:t>So this simple controlling machine is operated by low power of 5v dc</w:t>
      </w:r>
    </w:p>
    <w:p w:rsidR="000E3769" w:rsidRDefault="000E3769" w:rsidP="000A40F0">
      <w:r>
        <w:t>And it achieve greater work.</w:t>
      </w:r>
    </w:p>
    <w:p w:rsidR="004B4A74" w:rsidRDefault="004B4A74" w:rsidP="004B4A74">
      <w:pPr>
        <w:pStyle w:val="Heading1"/>
        <w:numPr>
          <w:ilvl w:val="1"/>
          <w:numId w:val="1"/>
        </w:numPr>
      </w:pPr>
      <w:r>
        <w:t>Problem statement</w:t>
      </w:r>
    </w:p>
    <w:p w:rsidR="00D30A5B" w:rsidRDefault="00D30A5B" w:rsidP="00D30A5B">
      <w:r>
        <w:t>All crops need water for certain level in order to grow well and we know sometime the time of sun can be too long  and cause soil water content to be low which can result to the drying of crops planted in that soil</w:t>
      </w:r>
    </w:p>
    <w:p w:rsidR="00D30A5B" w:rsidRDefault="00D30A5B" w:rsidP="00D30A5B">
      <w:r>
        <w:t xml:space="preserve">So to solve this question the irrigation technic was established but it is difficult </w:t>
      </w:r>
      <w:r w:rsidR="00ED20BB">
        <w:t xml:space="preserve">to be there always in order to see if water in soil reduced or if it is enough </w:t>
      </w:r>
    </w:p>
    <w:p w:rsidR="00ED20BB" w:rsidRDefault="00ED20BB" w:rsidP="00D30A5B">
      <w:r>
        <w:t>Especial in land which is far away from where people live or in garden located in cities we cannot get a person who can stand there day and night to check soil condition.</w:t>
      </w:r>
    </w:p>
    <w:p w:rsidR="00ED20BB" w:rsidRDefault="00ED20BB" w:rsidP="00D30A5B">
      <w:r>
        <w:t xml:space="preserve">As engineering student we thought about that issue and we design a system which will helps us to know soil condition without reaching there </w:t>
      </w:r>
    </w:p>
    <w:p w:rsidR="00ED20BB" w:rsidRDefault="00ED20BB" w:rsidP="00D30A5B">
      <w:r>
        <w:t>We used electronic devices which will give us exact answers about if soil is dray or wet</w:t>
      </w:r>
    </w:p>
    <w:p w:rsidR="00021DA2" w:rsidRDefault="00922E64" w:rsidP="00727503">
      <w:r>
        <w:t xml:space="preserve">Buzzer is there to tells us that soil </w:t>
      </w:r>
      <w:r w:rsidR="00727503">
        <w:t>water content is low</w:t>
      </w:r>
      <w:r>
        <w:t xml:space="preserve"> then we can take decision of pouring water in it.</w:t>
      </w:r>
    </w:p>
    <w:p w:rsidR="00021DA2" w:rsidRPr="004B4A74" w:rsidRDefault="00021DA2" w:rsidP="004B4A74">
      <w:pPr>
        <w:pStyle w:val="ListParagraph"/>
        <w:ind w:left="480"/>
      </w:pPr>
      <w:r>
        <w:rPr>
          <w:noProof/>
        </w:rPr>
        <w:lastRenderedPageBreak/>
        <w:drawing>
          <wp:inline distT="0" distB="0" distL="0" distR="0">
            <wp:extent cx="5070143" cy="5022376"/>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il sensor.png"/>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70143" cy="5022376"/>
                    </a:xfrm>
                    <a:prstGeom prst="rect">
                      <a:avLst/>
                    </a:prstGeom>
                  </pic:spPr>
                </pic:pic>
              </a:graphicData>
            </a:graphic>
          </wp:inline>
        </w:drawing>
      </w:r>
      <w:r>
        <w:rPr>
          <w:noProof/>
        </w:rPr>
        <w:drawing>
          <wp:inline distT="0" distB="0" distL="0" distR="0">
            <wp:extent cx="4578824" cy="17605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or soil.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578825" cy="1760561"/>
                    </a:xfrm>
                    <a:prstGeom prst="rect">
                      <a:avLst/>
                    </a:prstGeom>
                  </pic:spPr>
                </pic:pic>
              </a:graphicData>
            </a:graphic>
          </wp:inline>
        </w:drawing>
      </w:r>
    </w:p>
    <w:p w:rsidR="00B72843" w:rsidRDefault="00FF0632" w:rsidP="000A40F0">
      <w:r>
        <w:rPr>
          <w:noProof/>
        </w:rPr>
        <w:pict>
          <v:oval id="Oval 10" o:spid="_x0000_s1027" style="position:absolute;margin-left:377.25pt;margin-top:12.1pt;width:1in;height:1in;z-index:2516654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" fillcolor="#5b9bd5 [3204]" strokecolor="#1f4d78 [1604]" strokeweight="1pt">
            <v:stroke joinstyle="miter"/>
            <v:textbox>
              <w:txbxContent>
                <w:p w:rsidR="00A23957" w:rsidRDefault="00A23957" w:rsidP="00A23957">
                  <w:r>
                    <w:t xml:space="preserve">BUZZER </w:t>
                  </w:r>
                </w:p>
                <w:p w:rsidR="00A23957" w:rsidRDefault="00A23957" w:rsidP="00A23957">
                  <w:r>
                    <w:t xml:space="preserve">OUTPUT </w:t>
                  </w:r>
                </w:p>
                <w:p w:rsidR="00A23957" w:rsidRDefault="00A23957" w:rsidP="00A23957">
                  <w:pPr>
                    <w:jc w:val="center"/>
                  </w:pPr>
                </w:p>
                <w:p w:rsidR="00A23957" w:rsidRDefault="00A23957" w:rsidP="00A23957">
                  <w:pPr>
                    <w:jc w:val="center"/>
                  </w:pPr>
                </w:p>
                <w:p w:rsidR="00A23957" w:rsidRDefault="00A23957" w:rsidP="00A23957">
                  <w:pPr>
                    <w:jc w:val="center"/>
                  </w:pPr>
                </w:p>
                <w:p w:rsidR="00A23957" w:rsidRDefault="00A23957" w:rsidP="00A23957">
                  <w:pPr>
                    <w:jc w:val="center"/>
                  </w:pPr>
                </w:p>
                <w:p w:rsidR="00A23957" w:rsidRDefault="00A23957" w:rsidP="00A23957">
                  <w:pPr>
                    <w:jc w:val="center"/>
                  </w:pPr>
                </w:p>
                <w:p w:rsidR="00A23957" w:rsidRDefault="00A23957" w:rsidP="00A23957">
                  <w:pPr>
                    <w:jc w:val="center"/>
                  </w:pPr>
                </w:p>
                <w:p w:rsidR="00A23957" w:rsidRDefault="00A23957" w:rsidP="00A23957">
                  <w:pPr>
                    <w:jc w:val="center"/>
                  </w:pPr>
                  <w:r>
                    <w:t>LI</w:t>
                  </w:r>
                </w:p>
                <w:p w:rsidR="00A23957" w:rsidRDefault="00A23957" w:rsidP="00A23957">
                  <w:pPr>
                    <w:jc w:val="center"/>
                  </w:pPr>
                  <w:r>
                    <w:t>LI</w:t>
                  </w:r>
                </w:p>
              </w:txbxContent>
            </v:textbox>
          </v:oval>
        </w:pict>
      </w:r>
    </w:p>
    <w:p w:rsidR="00B72843" w:rsidRDefault="00FF0632" w:rsidP="000A40F0">
      <w:r w:rsidRPr="00FF0632">
        <w:rPr>
          <w:noProof/>
          <w:color w:val="00B050"/>
          <w:sz w:val="36"/>
          <w:szCs w:val="36"/>
        </w:rPr>
        <w:pict>
          <v:shape id="Arrow: Bent 11" o:spid="_x0000_s1035" style="position:absolute;margin-left:315.75pt;margin-top:14.35pt;width:64.1pt;height:68.4pt;z-index:251666432;visibility:visible;mso-wrap-style:square;mso-wrap-distance-left:9pt;mso-wrap-distance-top:0;mso-wrap-distance-right:9pt;mso-wrap-distance-bottom:0;mso-position-horizontal:absolute;mso-position-horizontal-relative:text;mso-position-vertical:absolute;mso-position-vertical-relative:text;v-text-anchor:middle" coordsize="813816,8686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" path="m,868680l,457772c,261134,159407,101727,356045,101727r254317,l610362,,813816,203454,610362,406908r,-101727l356045,305181v-84274,,-152591,68317,-152591,152591l203454,868680,,868680xe" fillcolor="#5b9bd5 [3204]" strokecolor="#1f4d78 [1604]" strokeweight="1pt">
            <v:stroke joinstyle="miter"/>
            <v:path arrowok="t" o:connecttype="custom" o:connectlocs="0,868680;0,457772;356045,101727;610362,101727;610362,0;813816,203454;610362,406908;610362,305181;356045,305181;203454,457772;203454,868680;0,868680" o:connectangles="0,0,0,0,0,0,0,0,0,0,0,0"/>
          </v:shape>
        </w:pict>
      </w:r>
    </w:p>
    <w:p w:rsidR="00401A72" w:rsidRDefault="00B72843" w:rsidP="000A40F0">
      <w:pPr>
        <w:rPr>
          <w:color w:val="00B050"/>
          <w:sz w:val="36"/>
          <w:szCs w:val="36"/>
        </w:rPr>
      </w:pPr>
      <w:r w:rsidRPr="00B72843">
        <w:rPr>
          <w:color w:val="00B050"/>
          <w:sz w:val="36"/>
          <w:szCs w:val="36"/>
        </w:rPr>
        <w:t>BLOCK DIAGRAM</w:t>
      </w:r>
    </w:p>
    <w:p w:rsidR="00B72843" w:rsidRPr="00401A72" w:rsidRDefault="00FF0632" w:rsidP="000A40F0">
      <w:pPr>
        <w:rPr>
          <w:color w:val="00B050"/>
          <w:sz w:val="36"/>
          <w:szCs w:val="36"/>
        </w:rPr>
      </w:pPr>
      <w:r w:rsidRPr="00FF0632">
        <w:rPr>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3" o:spid="_x0000_s1034" type="#_x0000_t13" style="position:absolute;margin-left:328.5pt;margin-top:36.65pt;width:77.05pt;height:38.15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" adj="16250" fillcolor="#5b9bd5 [3204]" strokecolor="#1f4d78 [1604]" strokeweight="1pt"/>
        </w:pict>
      </w:r>
      <w:r w:rsidRPr="00FF0632">
        <w:rPr>
          <w:noProof/>
        </w:rPr>
        <w:pict>
          <v:rect id="Rectangle 12" o:spid="_x0000_s1028" style="position:absolute;margin-left:402pt;margin-top:26.9pt;width:1in;height:48.75pt;z-index:25166131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" fillcolor="#5b9bd5 [3204]" strokecolor="#1f4d78 [1604]" strokeweight="1pt">
            <v:textbox>
              <w:txbxContent>
                <w:p w:rsidR="00A23957" w:rsidRDefault="00A23957" w:rsidP="00A23957">
                  <w:pPr>
                    <w:jc w:val="center"/>
                  </w:pPr>
                  <w:r>
                    <w:t>LCD</w:t>
                  </w:r>
                </w:p>
              </w:txbxContent>
            </v:textbox>
          </v:rect>
        </w:pict>
      </w:r>
      <w:r w:rsidRPr="00FF0632">
        <w:rPr>
          <w:noProof/>
        </w:rPr>
        <w:pict>
          <v:rect id="Rectangle 9" o:spid="_x0000_s1029" style="position:absolute;margin-left:259.5pt;margin-top:26.9pt;width:75pt;height:58.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" fillcolor="#5b9bd5 [3204]" strokecolor="#1f4d78 [1604]" strokeweight="1pt">
            <v:textbox>
              <w:txbxContent>
                <w:p w:rsidR="00FF0607" w:rsidRDefault="00FF0607" w:rsidP="00FF0607">
                  <w:pPr>
                    <w:jc w:val="center"/>
                  </w:pPr>
                  <w:r>
                    <w:t>ARDUINO UNO</w:t>
                  </w:r>
                </w:p>
              </w:txbxContent>
            </v:textbox>
          </v:rect>
        </w:pict>
      </w:r>
      <w:r w:rsidRPr="00FF0632">
        <w:rPr>
          <w:noProof/>
        </w:rPr>
        <w:pict>
          <v:shape id="Arrow: Right 8" o:spid="_x0000_s1033" type="#_x0000_t13" style="position:absolute;margin-left:207pt;margin-top:47.85pt;width:50.25pt;height:21.75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" adj="16925" fillcolor="#5b9bd5 [3204]" strokecolor="#1f4d78 [1604]" strokeweight="1pt"/>
        </w:pict>
      </w:r>
      <w:r w:rsidRPr="00FF0632">
        <w:rPr>
          <w:noProof/>
        </w:rPr>
        <w:pict>
          <v:rect id="Rectangle 7" o:spid="_x0000_s1030" style="position:absolute;margin-left:138.75pt;margin-top:25.4pt;width:58.5pt;height:60.75pt;z-index:2516561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" fillcolor="#5b9bd5 [3204]" strokecolor="#1f4d78 [1604]" strokeweight="1pt">
            <v:textbox>
              <w:txbxContent>
                <w:p w:rsidR="00B72843" w:rsidRDefault="00FF0607" w:rsidP="00B72843">
                  <w:pPr>
                    <w:jc w:val="center"/>
                  </w:pPr>
                  <w:r>
                    <w:t>COMPRATOR MODULE</w:t>
                  </w:r>
                </w:p>
              </w:txbxContent>
            </v:textbox>
          </v:rect>
        </w:pict>
      </w:r>
      <w:r w:rsidRPr="00FF0632">
        <w:rPr>
          <w:noProof/>
        </w:rPr>
        <w:pict>
          <v:shape id="Arrow: Right 6" o:spid="_x0000_s1032" type="#_x0000_t13" style="position:absolute;margin-left:86.25pt;margin-top:53.9pt;width:50.25pt;height:7.5pt;z-index:2516520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" adj="19988" fillcolor="#5b9bd5 [3204]" strokecolor="#1f4d78 [1604]" strokeweight="1pt"/>
        </w:pict>
      </w:r>
      <w:r w:rsidRPr="00FF0632">
        <w:rPr>
          <w:noProof/>
        </w:rPr>
        <w:pict>
          <v:roundrect id="Rectangle: Rounded Corners 5" o:spid="_x0000_s1031" style="position:absolute;margin-left:14.25pt;margin-top:23.15pt;width:1in;height:1in;z-index:251657216;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" fillcolor="#5b9bd5 [3204]" strokecolor="#1f4d78 [1604]" strokeweight="1pt">
            <v:stroke joinstyle="miter"/>
            <v:textbox>
              <w:txbxContent>
                <w:p w:rsidR="00B72843" w:rsidRDefault="00B72843" w:rsidP="00B72843">
                  <w:pPr>
                    <w:jc w:val="center"/>
                  </w:pPr>
                  <w:r>
                    <w:t>SENSOR IN SOIL</w:t>
                  </w:r>
                </w:p>
              </w:txbxContent>
            </v:textbox>
          </v:roundrect>
        </w:pict>
      </w:r>
    </w:p>
    <w:p w:rsidR="00B72843" w:rsidRPr="007072A8" w:rsidRDefault="00D70AD8" w:rsidP="00A463D7">
      <w:pPr>
        <w:rPr>
          <w:color w:val="ED7D31" w:themeColor="accent2"/>
          <w:sz w:val="40"/>
          <w:szCs w:val="40"/>
        </w:rPr>
      </w:pPr>
      <w:r w:rsidRPr="00D70AD8">
        <w:rPr>
          <w:color w:val="ED7D31" w:themeColor="accent2"/>
          <w:sz w:val="40"/>
          <w:szCs w:val="40"/>
        </w:rPr>
        <w:lastRenderedPageBreak/>
        <w:t>Arduino uno source code for this system</w:t>
      </w:r>
    </w:p>
    <w:p w:rsidR="00A463D7" w:rsidRPr="00401A72" w:rsidRDefault="00A463D7" w:rsidP="00A463D7">
      <w:pPr>
        <w:rPr>
          <w:lang w:val="fr-FR"/>
        </w:rPr>
      </w:pPr>
      <w:r w:rsidRPr="00401A72">
        <w:rPr>
          <w:lang w:val="fr-FR"/>
        </w:rPr>
        <w:t>#include&lt;LiquidCrystal.h&gt;</w:t>
      </w:r>
    </w:p>
    <w:p w:rsidR="00A463D7" w:rsidRPr="00401A72" w:rsidRDefault="00A463D7" w:rsidP="00A463D7">
      <w:pPr>
        <w:rPr>
          <w:lang w:val="fr-FR"/>
        </w:rPr>
      </w:pPr>
      <w:r w:rsidRPr="00401A72">
        <w:rPr>
          <w:lang w:val="fr-FR"/>
        </w:rPr>
        <w:t>const int rs = 12, en = 11, d4 = 5, d5 = 4, d6 = 3, d7 = 2;</w:t>
      </w:r>
    </w:p>
    <w:p w:rsidR="00A463D7" w:rsidRPr="00401A72" w:rsidRDefault="00A463D7" w:rsidP="00A463D7">
      <w:pPr>
        <w:rPr>
          <w:lang w:val="fr-FR"/>
        </w:rPr>
      </w:pPr>
      <w:r w:rsidRPr="00401A72">
        <w:rPr>
          <w:lang w:val="fr-FR"/>
        </w:rPr>
        <w:t>LiquidCrystallcd(rs, en, d4, d5, d6, d7);</w:t>
      </w:r>
    </w:p>
    <w:p w:rsidR="00A463D7" w:rsidRDefault="00A463D7" w:rsidP="00A463D7">
      <w:r>
        <w:t>int analogdata=A0;</w:t>
      </w:r>
    </w:p>
    <w:p w:rsidR="00A463D7" w:rsidRDefault="00A463D7" w:rsidP="00A463D7">
      <w:r>
        <w:t>int buzzerpin=8;</w:t>
      </w:r>
    </w:p>
    <w:p w:rsidR="00A463D7" w:rsidRDefault="00A463D7" w:rsidP="00A463D7">
      <w:r>
        <w:t>int value=0;</w:t>
      </w:r>
    </w:p>
    <w:p w:rsidR="00A463D7" w:rsidRDefault="00A463D7" w:rsidP="00A463D7">
      <w:r>
        <w:t>int threshold=70;</w:t>
      </w:r>
    </w:p>
    <w:p w:rsidR="00A463D7" w:rsidRDefault="00A463D7" w:rsidP="00A463D7">
      <w:r>
        <w:t>void setup(){</w:t>
      </w:r>
    </w:p>
    <w:p w:rsidR="00A463D7" w:rsidRDefault="00A463D7" w:rsidP="00A463D7">
      <w:r>
        <w:t>pinMode(8,OUTPUT);</w:t>
      </w:r>
    </w:p>
    <w:p w:rsidR="00A463D7" w:rsidRDefault="00A463D7" w:rsidP="00A463D7">
      <w:r>
        <w:t>pinMode(A0,INPUT);</w:t>
      </w:r>
    </w:p>
    <w:p w:rsidR="00A463D7" w:rsidRDefault="00A463D7" w:rsidP="00A463D7">
      <w:r>
        <w:t>lcd.begin(16, 2);</w:t>
      </w:r>
    </w:p>
    <w:p w:rsidR="00A463D7" w:rsidRDefault="00A463D7" w:rsidP="00A463D7">
      <w:r>
        <w:t>Serial.begin(9600);</w:t>
      </w:r>
    </w:p>
    <w:p w:rsidR="00A463D7" w:rsidRDefault="00A463D7" w:rsidP="00A463D7">
      <w:r>
        <w:t>}</w:t>
      </w:r>
    </w:p>
    <w:p w:rsidR="00A463D7" w:rsidRDefault="00A463D7" w:rsidP="00A463D7">
      <w:r>
        <w:t>void loop() {</w:t>
      </w:r>
    </w:p>
    <w:p w:rsidR="00A463D7" w:rsidRDefault="00A463D7" w:rsidP="00A463D7">
      <w:r>
        <w:t>value=analogRead(A0);</w:t>
      </w:r>
    </w:p>
    <w:p w:rsidR="00A463D7" w:rsidRDefault="00A463D7" w:rsidP="00A463D7">
      <w:r>
        <w:t>value=map(value,0,1023,0,100);</w:t>
      </w:r>
    </w:p>
    <w:p w:rsidR="00A463D7" w:rsidRDefault="00A463D7" w:rsidP="00A463D7">
      <w:r>
        <w:t>if(value&gt;threshold){</w:t>
      </w:r>
    </w:p>
    <w:p w:rsidR="00A463D7" w:rsidRDefault="00A463D7" w:rsidP="00A463D7">
      <w:r>
        <w:t>lcd.print("SOIL IS GETING DRAY");</w:t>
      </w:r>
    </w:p>
    <w:p w:rsidR="00A463D7" w:rsidRDefault="00A463D7" w:rsidP="00A463D7">
      <w:r>
        <w:t>digitalWrite(8,HIGH);</w:t>
      </w:r>
    </w:p>
    <w:p w:rsidR="00A463D7" w:rsidRDefault="00A463D7" w:rsidP="00A463D7">
      <w:r>
        <w:t>}</w:t>
      </w:r>
    </w:p>
    <w:p w:rsidR="00A463D7" w:rsidRDefault="00A463D7" w:rsidP="00A463D7">
      <w:r>
        <w:t>else{</w:t>
      </w:r>
    </w:p>
    <w:p w:rsidR="00A463D7" w:rsidRDefault="00A463D7" w:rsidP="00A463D7">
      <w:r>
        <w:t>lcd.print("SOIL GET ENOUGH WATER");</w:t>
      </w:r>
    </w:p>
    <w:p w:rsidR="00A463D7" w:rsidRDefault="00A463D7" w:rsidP="00A463D7">
      <w:r>
        <w:t>digitalWrite(8,LOW);</w:t>
      </w:r>
    </w:p>
    <w:p w:rsidR="00A463D7" w:rsidRDefault="00A463D7" w:rsidP="00A463D7">
      <w:r>
        <w:t xml:space="preserve"> }</w:t>
      </w:r>
    </w:p>
    <w:p w:rsidR="00A463D7" w:rsidRDefault="00A463D7" w:rsidP="00A463D7">
      <w:r>
        <w:t>delay(500);</w:t>
      </w:r>
    </w:p>
    <w:p w:rsidR="00B72843" w:rsidRDefault="00B72843" w:rsidP="001034B0">
      <w:pPr>
        <w:rPr>
          <w:color w:val="4472C4" w:themeColor="accent5"/>
          <w:sz w:val="28"/>
          <w:szCs w:val="28"/>
        </w:rPr>
      </w:pPr>
    </w:p>
    <w:p w:rsidR="00401A72" w:rsidRDefault="00401A72" w:rsidP="001034B0">
      <w:pPr>
        <w:rPr>
          <w:color w:val="4472C4" w:themeColor="accent5"/>
          <w:sz w:val="28"/>
          <w:szCs w:val="28"/>
        </w:rPr>
      </w:pPr>
    </w:p>
    <w:p w:rsidR="001034B0" w:rsidRDefault="001034B0" w:rsidP="001034B0">
      <w:pPr>
        <w:rPr>
          <w:color w:val="4472C4" w:themeColor="accent5"/>
          <w:sz w:val="28"/>
          <w:szCs w:val="28"/>
        </w:rPr>
      </w:pPr>
      <w:r w:rsidRPr="001034B0">
        <w:rPr>
          <w:color w:val="4472C4" w:themeColor="accent5"/>
          <w:sz w:val="28"/>
          <w:szCs w:val="28"/>
        </w:rPr>
        <w:lastRenderedPageBreak/>
        <w:t>RUNNING CIRCUIT IN PROTOUS</w:t>
      </w:r>
    </w:p>
    <w:p w:rsidR="00401A72" w:rsidRDefault="001034B0" w:rsidP="001034B0">
      <w:pPr>
        <w:tabs>
          <w:tab w:val="left" w:pos="960"/>
        </w:tabs>
        <w:rPr>
          <w:sz w:val="28"/>
          <w:szCs w:val="28"/>
        </w:rPr>
      </w:pPr>
      <w:r>
        <w:rPr>
          <w:sz w:val="28"/>
          <w:szCs w:val="28"/>
        </w:rPr>
        <w:tab/>
      </w:r>
      <w:r w:rsidR="00722E21" w:rsidRPr="00722E21">
        <w:rPr>
          <w:noProof/>
          <w:sz w:val="28"/>
          <w:szCs w:val="28"/>
        </w:rPr>
        <w:drawing>
          <wp:inline distT="0" distB="0" distL="0" distR="0">
            <wp:extent cx="5288280" cy="3648687"/>
            <wp:effectExtent l="1905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294483" cy="3652967"/>
                    </a:xfrm>
                    <a:prstGeom prst="rect">
                      <a:avLst/>
                    </a:prstGeom>
                    <a:noFill/>
                    <a:ln>
                      <a:noFill/>
                    </a:ln>
                  </pic:spPr>
                </pic:pic>
              </a:graphicData>
            </a:graphic>
          </wp:inline>
        </w:drawing>
      </w:r>
    </w:p>
    <w:p w:rsidR="00401A72" w:rsidRPr="00401A72" w:rsidRDefault="00401A72" w:rsidP="00401A72">
      <w:pPr>
        <w:rPr>
          <w:sz w:val="28"/>
          <w:szCs w:val="28"/>
        </w:rPr>
      </w:pPr>
    </w:p>
    <w:p w:rsidR="00401A72" w:rsidRDefault="00401A72" w:rsidP="00401A72">
      <w:pPr>
        <w:rPr>
          <w:sz w:val="28"/>
          <w:szCs w:val="28"/>
        </w:rPr>
      </w:pPr>
    </w:p>
    <w:p w:rsidR="001034B0" w:rsidRDefault="00401A72" w:rsidP="00401A72">
      <w:pPr>
        <w:rPr>
          <w:sz w:val="28"/>
          <w:szCs w:val="28"/>
        </w:rPr>
      </w:pPr>
      <w:r>
        <w:rPr>
          <w:sz w:val="28"/>
          <w:szCs w:val="28"/>
        </w:rPr>
        <w:t>Image in fritzing</w:t>
      </w:r>
    </w:p>
    <w:p w:rsidR="00401A72" w:rsidRDefault="00401A72" w:rsidP="00401A72">
      <w:pPr>
        <w:rPr>
          <w:sz w:val="28"/>
          <w:szCs w:val="28"/>
        </w:rPr>
      </w:pPr>
      <w:r>
        <w:rPr>
          <w:noProof/>
          <w:sz w:val="28"/>
          <w:szCs w:val="28"/>
        </w:rPr>
        <w:drawing>
          <wp:inline distT="0" distB="0" distL="0" distR="0">
            <wp:extent cx="5943600" cy="2739661"/>
            <wp:effectExtent l="19050" t="0" r="0" b="0"/>
            <wp:docPr id="3" name="Picture 1" descr="C:\Users\Ethmy\Desktop\fritzing\fritzing.0.9.3b.64.pc\eemmyfriz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thmy\Desktop\fritzing\fritzing.0.9.3b.64.pc\eemmyfrizing.jpg"/>
                    <pic:cNvPicPr>
                      <a:picLocks noChangeAspect="1" noChangeArrowheads="1"/>
                    </pic:cNvPicPr>
                  </pic:nvPicPr>
                  <pic:blipFill>
                    <a:blip r:embed="rId14" cstate="print"/>
                    <a:srcRect/>
                    <a:stretch>
                      <a:fillRect/>
                    </a:stretch>
                  </pic:blipFill>
                  <pic:spPr bwMode="auto">
                    <a:xfrm>
                      <a:off x="0" y="0"/>
                      <a:ext cx="5943600" cy="2739661"/>
                    </a:xfrm>
                    <a:prstGeom prst="rect">
                      <a:avLst/>
                    </a:prstGeom>
                    <a:noFill/>
                    <a:ln w="9525">
                      <a:noFill/>
                      <a:miter lim="800000"/>
                      <a:headEnd/>
                      <a:tailEnd/>
                    </a:ln>
                  </pic:spPr>
                </pic:pic>
              </a:graphicData>
            </a:graphic>
          </wp:inline>
        </w:drawing>
      </w:r>
    </w:p>
    <w:p w:rsidR="00B360BA" w:rsidRDefault="00B360BA" w:rsidP="00B360BA">
      <w:pPr>
        <w:widowControl w:val="0"/>
        <w:autoSpaceDE w:val="0"/>
        <w:autoSpaceDN w:val="0"/>
        <w:adjustRightInd w:val="0"/>
        <w:spacing w:line="240" w:lineRule="auto"/>
        <w:ind w:left="640" w:hanging="640"/>
        <w:rPr>
          <w:rFonts w:ascii="Times New Roman" w:hAnsi="Times New Roman" w:cs="Times New Roman"/>
          <w:b/>
          <w:sz w:val="24"/>
          <w:szCs w:val="24"/>
        </w:rPr>
      </w:pPr>
    </w:p>
    <w:p w:rsidR="00B360BA" w:rsidRDefault="00B360BA" w:rsidP="00B360BA">
      <w:pPr>
        <w:widowControl w:val="0"/>
        <w:autoSpaceDE w:val="0"/>
        <w:autoSpaceDN w:val="0"/>
        <w:adjustRightInd w:val="0"/>
        <w:spacing w:line="240" w:lineRule="auto"/>
        <w:ind w:left="640" w:hanging="640"/>
        <w:rPr>
          <w:rFonts w:ascii="Times New Roman" w:hAnsi="Times New Roman" w:cs="Times New Roman"/>
          <w:b/>
          <w:sz w:val="24"/>
          <w:szCs w:val="24"/>
        </w:rPr>
      </w:pPr>
      <w:r w:rsidRPr="00DB4CDD">
        <w:rPr>
          <w:rFonts w:ascii="Times New Roman" w:hAnsi="Times New Roman" w:cs="Times New Roman"/>
          <w:b/>
          <w:sz w:val="24"/>
          <w:szCs w:val="24"/>
        </w:rPr>
        <w:lastRenderedPageBreak/>
        <w:t>REFERENCE</w:t>
      </w:r>
    </w:p>
    <w:p w:rsidR="00B360BA" w:rsidRDefault="00B360BA" w:rsidP="00B360BA">
      <w:pPr>
        <w:widowControl w:val="0"/>
        <w:autoSpaceDE w:val="0"/>
        <w:autoSpaceDN w:val="0"/>
        <w:adjustRightInd w:val="0"/>
        <w:spacing w:line="240" w:lineRule="auto"/>
        <w:ind w:left="640" w:hanging="640"/>
        <w:rPr>
          <w:rFonts w:ascii="Times New Roman" w:hAnsi="Times New Roman" w:cs="Times New Roman"/>
          <w:b/>
          <w:sz w:val="24"/>
          <w:szCs w:val="24"/>
        </w:rPr>
      </w:pPr>
    </w:p>
    <w:p w:rsidR="00B360BA" w:rsidRPr="00DB4CDD" w:rsidRDefault="00B360BA" w:rsidP="00B360B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DB4CDD">
        <w:rPr>
          <w:rFonts w:ascii="Times New Roman" w:hAnsi="Times New Roman" w:cs="Times New Roman"/>
          <w:noProof/>
          <w:sz w:val="24"/>
          <w:szCs w:val="24"/>
        </w:rPr>
        <w:t>[1]</w:t>
      </w:r>
      <w:r w:rsidR="00447782">
        <w:rPr>
          <w:rFonts w:ascii="Times New Roman" w:hAnsi="Times New Roman" w:cs="Times New Roman"/>
          <w:noProof/>
          <w:sz w:val="24"/>
          <w:szCs w:val="24"/>
        </w:rPr>
        <w:tab/>
        <w:t>R. auto;atic watering syste;</w:t>
      </w:r>
      <w:r w:rsidRPr="00DB4CDD">
        <w:rPr>
          <w:rFonts w:ascii="Times New Roman" w:hAnsi="Times New Roman" w:cs="Times New Roman"/>
          <w:noProof/>
          <w:sz w:val="24"/>
          <w:szCs w:val="24"/>
        </w:rPr>
        <w:t>,” vol. 8, no. 2, pp. 372–376, 2018.</w:t>
      </w:r>
    </w:p>
    <w:p w:rsidR="00B360BA" w:rsidRPr="00DB4CDD" w:rsidRDefault="00B360BA" w:rsidP="00B360B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I. Engineering, irrigation tion technology</w:t>
      </w:r>
      <w:r w:rsidRPr="00DB4CDD">
        <w:rPr>
          <w:rFonts w:ascii="Times New Roman" w:hAnsi="Times New Roman" w:cs="Times New Roman"/>
          <w:noProof/>
          <w:sz w:val="24"/>
          <w:szCs w:val="24"/>
        </w:rPr>
        <w:t>,” no. November 2017.</w:t>
      </w:r>
    </w:p>
    <w:p w:rsidR="00B360BA" w:rsidRPr="00DB4CDD" w:rsidRDefault="00B360BA" w:rsidP="00B360BA">
      <w:pPr>
        <w:widowControl w:val="0"/>
        <w:autoSpaceDE w:val="0"/>
        <w:autoSpaceDN w:val="0"/>
        <w:adjustRightInd w:val="0"/>
        <w:spacing w:line="240" w:lineRule="auto"/>
        <w:ind w:left="640" w:hanging="640"/>
        <w:rPr>
          <w:rFonts w:ascii="Times New Roman" w:hAnsi="Times New Roman" w:cs="Times New Roman"/>
          <w:noProof/>
          <w:sz w:val="24"/>
        </w:rPr>
      </w:pPr>
      <w:r w:rsidRPr="00DB4CDD">
        <w:rPr>
          <w:rFonts w:ascii="Times New Roman" w:hAnsi="Times New Roman" w:cs="Times New Roman"/>
          <w:noProof/>
          <w:sz w:val="24"/>
          <w:szCs w:val="24"/>
        </w:rPr>
        <w:t>[3]</w:t>
      </w:r>
      <w:r w:rsidRPr="00DB4CDD">
        <w:rPr>
          <w:rFonts w:ascii="Times New Roman" w:hAnsi="Times New Roman" w:cs="Times New Roman"/>
          <w:noProof/>
          <w:sz w:val="24"/>
          <w:szCs w:val="24"/>
        </w:rPr>
        <w:tab/>
        <w:t>E. Of and E. A. Fan, “D EVELOPMENT OF A RDUINO BASED CONTROL S</w:t>
      </w:r>
      <w:r>
        <w:rPr>
          <w:rFonts w:ascii="Times New Roman" w:hAnsi="Times New Roman" w:cs="Times New Roman"/>
          <w:noProof/>
          <w:sz w:val="24"/>
          <w:szCs w:val="24"/>
        </w:rPr>
        <w:t>YSTEM</w:t>
      </w:r>
      <w:r w:rsidRPr="00DB4CDD">
        <w:rPr>
          <w:rFonts w:ascii="Times New Roman" w:hAnsi="Times New Roman" w:cs="Times New Roman"/>
          <w:noProof/>
          <w:sz w:val="24"/>
          <w:szCs w:val="24"/>
        </w:rPr>
        <w:t>,” vol. 6, no. 8, pp. 378–389, 2018.</w:t>
      </w:r>
    </w:p>
    <w:p w:rsidR="00B360BA" w:rsidRPr="00401A72" w:rsidRDefault="00B360BA" w:rsidP="00B360BA">
      <w:pPr>
        <w:rPr>
          <w:sz w:val="28"/>
          <w:szCs w:val="28"/>
        </w:rPr>
      </w:pPr>
      <w:r>
        <w:rPr>
          <w:rFonts w:ascii="Times New Roman" w:hAnsi="Times New Roman" w:cs="Times New Roman"/>
          <w:b/>
          <w:sz w:val="24"/>
          <w:szCs w:val="24"/>
        </w:rPr>
        <w:fldChar w:fldCharType="end"/>
      </w:r>
    </w:p>
    <w:sectPr w:rsidR="00B360BA" w:rsidRPr="00401A72" w:rsidSect="008D57DA">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21C4E" w:rsidRDefault="00A21C4E" w:rsidP="008D57DA">
      <w:pPr>
        <w:spacing w:after="0" w:line="240" w:lineRule="auto"/>
      </w:pPr>
      <w:r>
        <w:separator/>
      </w:r>
    </w:p>
  </w:endnote>
  <w:endnote w:type="continuationSeparator" w:id="1">
    <w:p w:rsidR="00A21C4E" w:rsidRDefault="00A21C4E" w:rsidP="008D57D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21C4E" w:rsidRDefault="00A21C4E" w:rsidP="008D57DA">
      <w:pPr>
        <w:spacing w:after="0" w:line="240" w:lineRule="auto"/>
      </w:pPr>
      <w:r>
        <w:separator/>
      </w:r>
    </w:p>
  </w:footnote>
  <w:footnote w:type="continuationSeparator" w:id="1">
    <w:p w:rsidR="00A21C4E" w:rsidRDefault="00A21C4E" w:rsidP="008D57D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EA3143"/>
    <w:multiLevelType w:val="multilevel"/>
    <w:tmpl w:val="48AC648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8D57DA"/>
    <w:rsid w:val="00021DA2"/>
    <w:rsid w:val="000A40F0"/>
    <w:rsid w:val="000C1241"/>
    <w:rsid w:val="000E3769"/>
    <w:rsid w:val="001034B0"/>
    <w:rsid w:val="0012554E"/>
    <w:rsid w:val="001C174B"/>
    <w:rsid w:val="0022089A"/>
    <w:rsid w:val="0025792E"/>
    <w:rsid w:val="003A3502"/>
    <w:rsid w:val="00401A72"/>
    <w:rsid w:val="004054BF"/>
    <w:rsid w:val="00447782"/>
    <w:rsid w:val="004B4A74"/>
    <w:rsid w:val="004F6DDE"/>
    <w:rsid w:val="00632FAA"/>
    <w:rsid w:val="00677486"/>
    <w:rsid w:val="007072A8"/>
    <w:rsid w:val="00722E21"/>
    <w:rsid w:val="00727503"/>
    <w:rsid w:val="008D57DA"/>
    <w:rsid w:val="00922E64"/>
    <w:rsid w:val="009501F1"/>
    <w:rsid w:val="00963BBD"/>
    <w:rsid w:val="009E28AD"/>
    <w:rsid w:val="00A02E92"/>
    <w:rsid w:val="00A054E2"/>
    <w:rsid w:val="00A21C4E"/>
    <w:rsid w:val="00A23957"/>
    <w:rsid w:val="00A319A5"/>
    <w:rsid w:val="00A463D7"/>
    <w:rsid w:val="00AA4AC0"/>
    <w:rsid w:val="00B360BA"/>
    <w:rsid w:val="00B72843"/>
    <w:rsid w:val="00D30A5B"/>
    <w:rsid w:val="00D70AD8"/>
    <w:rsid w:val="00ED20BB"/>
    <w:rsid w:val="00F93C2C"/>
    <w:rsid w:val="00F970BA"/>
    <w:rsid w:val="00FA203E"/>
    <w:rsid w:val="00FE2683"/>
    <w:rsid w:val="00FF0607"/>
    <w:rsid w:val="00FF063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54E"/>
  </w:style>
  <w:style w:type="paragraph" w:styleId="Heading1">
    <w:name w:val="heading 1"/>
    <w:basedOn w:val="Normal"/>
    <w:next w:val="Normal"/>
    <w:link w:val="Heading1Char"/>
    <w:uiPriority w:val="9"/>
    <w:qFormat/>
    <w:rsid w:val="000A40F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D57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D57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7DA"/>
  </w:style>
  <w:style w:type="paragraph" w:styleId="Footer">
    <w:name w:val="footer"/>
    <w:basedOn w:val="Normal"/>
    <w:link w:val="FooterChar"/>
    <w:uiPriority w:val="99"/>
    <w:unhideWhenUsed/>
    <w:rsid w:val="008D57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7DA"/>
  </w:style>
  <w:style w:type="character" w:customStyle="1" w:styleId="Heading2Char">
    <w:name w:val="Heading 2 Char"/>
    <w:basedOn w:val="DefaultParagraphFont"/>
    <w:link w:val="Heading2"/>
    <w:uiPriority w:val="9"/>
    <w:rsid w:val="008D57D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8D57D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57DA"/>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8D57DA"/>
    <w:pPr>
      <w:spacing w:after="0" w:line="240" w:lineRule="auto"/>
    </w:pPr>
    <w:rPr>
      <w:rFonts w:eastAsiaTheme="minorEastAsia"/>
    </w:rPr>
  </w:style>
  <w:style w:type="character" w:customStyle="1" w:styleId="NoSpacingChar">
    <w:name w:val="No Spacing Char"/>
    <w:basedOn w:val="DefaultParagraphFont"/>
    <w:link w:val="NoSpacing"/>
    <w:uiPriority w:val="1"/>
    <w:rsid w:val="008D57DA"/>
    <w:rPr>
      <w:rFonts w:eastAsiaTheme="minorEastAsia"/>
    </w:rPr>
  </w:style>
  <w:style w:type="character" w:customStyle="1" w:styleId="Heading1Char">
    <w:name w:val="Heading 1 Char"/>
    <w:basedOn w:val="DefaultParagraphFont"/>
    <w:link w:val="Heading1"/>
    <w:uiPriority w:val="9"/>
    <w:rsid w:val="000A40F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B4A74"/>
    <w:pPr>
      <w:ind w:left="720"/>
      <w:contextualSpacing/>
    </w:pPr>
  </w:style>
  <w:style w:type="paragraph" w:styleId="BalloonText">
    <w:name w:val="Balloon Text"/>
    <w:basedOn w:val="Normal"/>
    <w:link w:val="BalloonTextChar"/>
    <w:uiPriority w:val="99"/>
    <w:semiHidden/>
    <w:unhideWhenUsed/>
    <w:rsid w:val="001C17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174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4-17T00:00:00</PublishDate>
  <Abstract/>
  <CompanyAddress>emmanuelmushg@gmail.com</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094425-01C4-44F6-B8E9-CAD0433DD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518</Words>
  <Characters>2959</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MIN PROJECT: AUTO MEASURE SOIL MOISTURE CONTENT</vt:lpstr>
    </vt:vector>
  </TitlesOfParts>
  <Company/>
  <LinksUpToDate>false</LinksUpToDate>
  <CharactersWithSpaces>34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N PROJECT: AUTO MEASURE SOIL MOISTURE CONTENT</dc:title>
  <dc:subject>IMPLEMENTED BY:</dc:subject>
  <dc:creator>Nkesh</dc:creator>
  <cp:lastModifiedBy>Ethmy</cp:lastModifiedBy>
  <cp:revision>5</cp:revision>
  <dcterms:created xsi:type="dcterms:W3CDTF">2022-04-26T15:11:00Z</dcterms:created>
  <dcterms:modified xsi:type="dcterms:W3CDTF">2022-04-27T10:54:00Z</dcterms:modified>
</cp:coreProperties>
</file>